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="Times New Roman" w:hAnsi="Times New Roman" w:cs="Times New Roman"/>
          <w:color w:val="000000" w:themeColor="text1"/>
        </w:rPr>
        <w:alias w:val="Your Name:"/>
        <w:tag w:val="Your Name:"/>
        <w:id w:val="-686670367"/>
        <w:placeholder>
          <w:docPart w:val="85A49E4DB5FB4BFB9E4E3661EF7B66C5"/>
        </w:placeholder>
        <w:temporary/>
        <w:showingPlcHdr/>
      </w:sdtPr>
      <w:sdtEndPr/>
      <w:sdtContent>
        <w:p w:rsidR="00574163" w:rsidRPr="00374ED4" w:rsidRDefault="00574163" w:rsidP="00374ED4">
          <w:pPr>
            <w:pStyle w:val="NoSpacing"/>
            <w:rPr>
              <w:rFonts w:ascii="Times New Roman" w:hAnsi="Times New Roman" w:cs="Times New Roman"/>
              <w:color w:val="000000" w:themeColor="text1"/>
            </w:rPr>
          </w:pPr>
          <w:r w:rsidRPr="00374ED4">
            <w:rPr>
              <w:rFonts w:ascii="Times New Roman" w:hAnsi="Times New Roman" w:cs="Times New Roman"/>
              <w:color w:val="000000" w:themeColor="text1"/>
            </w:rPr>
            <w:t>Your Name</w:t>
          </w:r>
        </w:p>
      </w:sdtContent>
    </w:sdt>
    <w:p w:rsidR="00574163" w:rsidRPr="00374ED4" w:rsidRDefault="006D2915" w:rsidP="00374ED4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ructor Name:"/>
          <w:tag w:val="Instructor Name:"/>
          <w:id w:val="1392545257"/>
          <w:placeholder>
            <w:docPart w:val="2C5EEA877D924CEDAE45696ED1853C9D"/>
          </w:placeholder>
          <w:temporary/>
          <w:showingPlcHdr/>
        </w:sdtPr>
        <w:sdtEndPr/>
        <w:sdtContent>
          <w:r w:rsidR="00574163" w:rsidRPr="00374ED4">
            <w:rPr>
              <w:rFonts w:ascii="Times New Roman" w:hAnsi="Times New Roman" w:cs="Times New Roman"/>
              <w:color w:val="000000" w:themeColor="text1"/>
            </w:rPr>
            <w:t>Instructor Name</w:t>
          </w:r>
        </w:sdtContent>
      </w:sdt>
    </w:p>
    <w:p w:rsidR="00574163" w:rsidRPr="00374ED4" w:rsidRDefault="006D2915" w:rsidP="00374ED4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Course Number:"/>
          <w:tag w:val="Course Number:"/>
          <w:id w:val="1249771000"/>
          <w:placeholder>
            <w:docPart w:val="5E475339BF5A477F85F87DB54BD999E4"/>
          </w:placeholder>
          <w:temporary/>
          <w:showingPlcHdr/>
        </w:sdtPr>
        <w:sdtEndPr/>
        <w:sdtContent>
          <w:r w:rsidR="00574163" w:rsidRPr="00374ED4">
            <w:rPr>
              <w:rFonts w:ascii="Times New Roman" w:hAnsi="Times New Roman" w:cs="Times New Roman"/>
              <w:color w:val="000000" w:themeColor="text1"/>
            </w:rPr>
            <w:t>Course Number</w:t>
          </w:r>
        </w:sdtContent>
      </w:sdt>
    </w:p>
    <w:p w:rsidR="00574163" w:rsidRPr="00374ED4" w:rsidRDefault="006D2915" w:rsidP="00374ED4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Date:"/>
          <w:tag w:val="Date:"/>
          <w:id w:val="518209038"/>
          <w:placeholder>
            <w:docPart w:val="220B3F18DD2545A4AC7387205C3AEB6E"/>
          </w:placeholder>
          <w:temporary/>
          <w:showingPlcHdr/>
        </w:sdtPr>
        <w:sdtEndPr/>
        <w:sdtContent>
          <w:r w:rsidR="00574163" w:rsidRPr="00374ED4">
            <w:rPr>
              <w:rFonts w:ascii="Times New Roman" w:hAnsi="Times New Roman" w:cs="Times New Roman"/>
              <w:color w:val="000000" w:themeColor="text1"/>
            </w:rPr>
            <w:t>Date</w:t>
          </w:r>
        </w:sdtContent>
      </w:sdt>
    </w:p>
    <w:p w:rsidR="00E82667" w:rsidRPr="00374ED4" w:rsidRDefault="00574163" w:rsidP="00374ED4">
      <w:pPr>
        <w:spacing w:line="480" w:lineRule="auto"/>
        <w:jc w:val="center"/>
        <w:rPr>
          <w:rFonts w:cs="Times New Roman"/>
        </w:rPr>
      </w:pPr>
      <w:r w:rsidRPr="00374ED4">
        <w:rPr>
          <w:rFonts w:cs="Times New Roman"/>
        </w:rPr>
        <w:t xml:space="preserve"> </w:t>
      </w:r>
      <w:r w:rsidR="00E82667" w:rsidRPr="00374ED4">
        <w:rPr>
          <w:rFonts w:cs="Times New Roman"/>
        </w:rPr>
        <w:t>Happiness and Well-Being</w:t>
      </w:r>
    </w:p>
    <w:p w:rsidR="00E82667" w:rsidRPr="00374ED4" w:rsidRDefault="00E82667" w:rsidP="00374ED4">
      <w:pPr>
        <w:spacing w:line="480" w:lineRule="auto"/>
        <w:rPr>
          <w:rFonts w:cs="Times New Roman"/>
          <w:b/>
        </w:rPr>
      </w:pPr>
      <w:r w:rsidRPr="00374ED4">
        <w:rPr>
          <w:rFonts w:cs="Times New Roman"/>
          <w:b/>
        </w:rPr>
        <w:t>Introduction</w:t>
      </w:r>
    </w:p>
    <w:p w:rsidR="00F4344D" w:rsidRPr="006244A3" w:rsidRDefault="008E74FB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tab/>
        <w:t>Every person wants to lead</w:t>
      </w:r>
      <w:r w:rsidR="005F54A2" w:rsidRPr="00374ED4">
        <w:rPr>
          <w:rFonts w:cs="Times New Roman"/>
        </w:rPr>
        <w:t xml:space="preserve"> a</w:t>
      </w:r>
      <w:r w:rsidR="00D734DD" w:rsidRPr="00374ED4">
        <w:rPr>
          <w:rFonts w:cs="Times New Roman"/>
        </w:rPr>
        <w:t xml:space="preserve"> peaceful and happy</w:t>
      </w:r>
      <w:r w:rsidR="006B5D8F" w:rsidRPr="00374ED4">
        <w:rPr>
          <w:rFonts w:cs="Times New Roman"/>
        </w:rPr>
        <w:t xml:space="preserve"> life. </w:t>
      </w:r>
      <w:r w:rsidR="007A5B52" w:rsidRPr="00374ED4">
        <w:rPr>
          <w:rFonts w:cs="Times New Roman"/>
        </w:rPr>
        <w:t xml:space="preserve">People go to great </w:t>
      </w:r>
      <w:r w:rsidR="008E7623" w:rsidRPr="00374ED4">
        <w:rPr>
          <w:rFonts w:cs="Times New Roman"/>
        </w:rPr>
        <w:t>lengths</w:t>
      </w:r>
      <w:r w:rsidR="007A5B52" w:rsidRPr="00374ED4">
        <w:rPr>
          <w:rFonts w:cs="Times New Roman"/>
        </w:rPr>
        <w:t xml:space="preserve"> in </w:t>
      </w:r>
      <w:r w:rsidR="008E7623" w:rsidRPr="00374ED4">
        <w:rPr>
          <w:rFonts w:cs="Times New Roman"/>
        </w:rPr>
        <w:t xml:space="preserve">order to search for happiness. Some seek happiness in </w:t>
      </w:r>
      <w:r w:rsidR="0087679B" w:rsidRPr="00374ED4">
        <w:rPr>
          <w:rFonts w:cs="Times New Roman"/>
        </w:rPr>
        <w:t>different things</w:t>
      </w:r>
      <w:r w:rsidR="002A773D" w:rsidRPr="00374ED4">
        <w:rPr>
          <w:rFonts w:cs="Times New Roman"/>
        </w:rPr>
        <w:t>, some find happiness in spending time with family</w:t>
      </w:r>
      <w:r w:rsidR="00013C20" w:rsidRPr="00374ED4">
        <w:rPr>
          <w:rFonts w:cs="Times New Roman"/>
        </w:rPr>
        <w:t xml:space="preserve">, some seek </w:t>
      </w:r>
      <w:r w:rsidR="00116CD8" w:rsidRPr="00374ED4">
        <w:rPr>
          <w:rFonts w:cs="Times New Roman"/>
        </w:rPr>
        <w:t xml:space="preserve">happiness </w:t>
      </w:r>
      <w:r w:rsidR="009961F5" w:rsidRPr="00374ED4">
        <w:rPr>
          <w:rFonts w:cs="Times New Roman"/>
        </w:rPr>
        <w:t>in partying</w:t>
      </w:r>
      <w:r w:rsidR="006244A3">
        <w:rPr>
          <w:rFonts w:cs="Times New Roman"/>
        </w:rPr>
        <w:t>, some find</w:t>
      </w:r>
      <w:r w:rsidR="006C086C" w:rsidRPr="00374ED4">
        <w:rPr>
          <w:rFonts w:cs="Times New Roman"/>
        </w:rPr>
        <w:t xml:space="preserve"> peace of mind in reading</w:t>
      </w:r>
      <w:r w:rsidR="006244A3">
        <w:rPr>
          <w:rFonts w:cs="Times New Roman"/>
        </w:rPr>
        <w:t>,</w:t>
      </w:r>
      <w:r w:rsidR="006C086C" w:rsidRPr="00374ED4">
        <w:rPr>
          <w:rFonts w:cs="Times New Roman"/>
        </w:rPr>
        <w:t xml:space="preserve"> while others </w:t>
      </w:r>
      <w:r w:rsidR="009961F5" w:rsidRPr="00374ED4">
        <w:rPr>
          <w:rFonts w:cs="Times New Roman"/>
        </w:rPr>
        <w:t>find solace in charity</w:t>
      </w:r>
      <w:r w:rsidR="00F441CE" w:rsidRPr="00374ED4">
        <w:rPr>
          <w:rFonts w:cs="Times New Roman"/>
        </w:rPr>
        <w:t xml:space="preserve">. </w:t>
      </w:r>
      <w:r w:rsidR="00D1411D" w:rsidRPr="00374ED4">
        <w:rPr>
          <w:rFonts w:cs="Times New Roman"/>
        </w:rPr>
        <w:t xml:space="preserve">However, </w:t>
      </w:r>
      <w:r w:rsidR="009958B8" w:rsidRPr="00374ED4">
        <w:rPr>
          <w:rFonts w:cs="Times New Roman"/>
        </w:rPr>
        <w:t>h</w:t>
      </w:r>
      <w:r w:rsidR="00785FF6" w:rsidRPr="00374ED4">
        <w:rPr>
          <w:rFonts w:cs="Times New Roman"/>
        </w:rPr>
        <w:t xml:space="preserve">appiness is </w:t>
      </w:r>
      <w:r w:rsidR="00343285" w:rsidRPr="00374ED4">
        <w:rPr>
          <w:rFonts w:cs="Times New Roman"/>
        </w:rPr>
        <w:t xml:space="preserve">not a </w:t>
      </w:r>
      <w:r w:rsidR="00B22CA2" w:rsidRPr="00374ED4">
        <w:rPr>
          <w:rFonts w:cs="Times New Roman"/>
        </w:rPr>
        <w:t xml:space="preserve">material </w:t>
      </w:r>
      <w:r w:rsidR="001C7016" w:rsidRPr="00374ED4">
        <w:rPr>
          <w:rFonts w:cs="Times New Roman"/>
        </w:rPr>
        <w:t>thing</w:t>
      </w:r>
      <w:r w:rsidR="000C495A" w:rsidRPr="00374ED4">
        <w:rPr>
          <w:rFonts w:cs="Times New Roman"/>
        </w:rPr>
        <w:t xml:space="preserve"> that can be bought from </w:t>
      </w:r>
      <w:r w:rsidR="00574163" w:rsidRPr="00374ED4">
        <w:rPr>
          <w:rFonts w:cs="Times New Roman"/>
        </w:rPr>
        <w:t xml:space="preserve">the </w:t>
      </w:r>
      <w:r w:rsidR="000C495A" w:rsidRPr="00374ED4">
        <w:rPr>
          <w:rFonts w:cs="Times New Roman"/>
        </w:rPr>
        <w:t>market</w:t>
      </w:r>
      <w:r w:rsidR="001C7016" w:rsidRPr="00374ED4">
        <w:rPr>
          <w:rFonts w:cs="Times New Roman"/>
        </w:rPr>
        <w:t xml:space="preserve">; nor it is </w:t>
      </w:r>
      <w:r w:rsidR="00574163" w:rsidRPr="00374ED4">
        <w:rPr>
          <w:rFonts w:cs="Times New Roman"/>
        </w:rPr>
        <w:t xml:space="preserve">a </w:t>
      </w:r>
      <w:r w:rsidR="006649B5" w:rsidRPr="00374ED4">
        <w:rPr>
          <w:rFonts w:cs="Times New Roman"/>
        </w:rPr>
        <w:t xml:space="preserve">trait or </w:t>
      </w:r>
      <w:r w:rsidR="001D3C2B" w:rsidRPr="00374ED4">
        <w:rPr>
          <w:rFonts w:cs="Times New Roman"/>
        </w:rPr>
        <w:t>char</w:t>
      </w:r>
      <w:r w:rsidR="003C3214" w:rsidRPr="00374ED4">
        <w:rPr>
          <w:rFonts w:cs="Times New Roman"/>
        </w:rPr>
        <w:t xml:space="preserve">acteristic that can be developed in </w:t>
      </w:r>
      <w:r w:rsidR="00574163" w:rsidRPr="00374ED4">
        <w:rPr>
          <w:rFonts w:cs="Times New Roman"/>
        </w:rPr>
        <w:t xml:space="preserve">a </w:t>
      </w:r>
      <w:r w:rsidR="000C495A" w:rsidRPr="00374ED4">
        <w:rPr>
          <w:rFonts w:cs="Times New Roman"/>
        </w:rPr>
        <w:t>person</w:t>
      </w:r>
      <w:r w:rsidR="003C3214" w:rsidRPr="00374ED4">
        <w:rPr>
          <w:rFonts w:cs="Times New Roman"/>
        </w:rPr>
        <w:t xml:space="preserve">. </w:t>
      </w:r>
      <w:r w:rsidR="005761DE" w:rsidRPr="00374ED4">
        <w:rPr>
          <w:rFonts w:cs="Times New Roman"/>
        </w:rPr>
        <w:t xml:space="preserve">Happiness is a very important </w:t>
      </w:r>
      <w:r w:rsidR="00E323CF" w:rsidRPr="00374ED4">
        <w:rPr>
          <w:rFonts w:cs="Times New Roman"/>
        </w:rPr>
        <w:t xml:space="preserve">topic of discussion in </w:t>
      </w:r>
      <w:r w:rsidR="00310213" w:rsidRPr="00374ED4">
        <w:rPr>
          <w:rFonts w:cs="Times New Roman"/>
        </w:rPr>
        <w:t xml:space="preserve">the areas of psychology and philosophy. </w:t>
      </w:r>
      <w:r w:rsidR="005761DE" w:rsidRPr="00374ED4">
        <w:rPr>
          <w:rFonts w:cs="Times New Roman"/>
        </w:rPr>
        <w:t xml:space="preserve">Many </w:t>
      </w:r>
      <w:r w:rsidR="00310213" w:rsidRPr="00374ED4">
        <w:rPr>
          <w:rFonts w:cs="Times New Roman"/>
        </w:rPr>
        <w:t xml:space="preserve">experts, </w:t>
      </w:r>
      <w:r w:rsidR="005761DE" w:rsidRPr="00374ED4">
        <w:rPr>
          <w:rFonts w:cs="Times New Roman"/>
        </w:rPr>
        <w:t>scholars,</w:t>
      </w:r>
      <w:r w:rsidR="006F6718" w:rsidRPr="00374ED4">
        <w:rPr>
          <w:rFonts w:cs="Times New Roman"/>
        </w:rPr>
        <w:t xml:space="preserve"> </w:t>
      </w:r>
      <w:r w:rsidR="008479F5" w:rsidRPr="00374ED4">
        <w:rPr>
          <w:rFonts w:cs="Times New Roman"/>
        </w:rPr>
        <w:t>researchers</w:t>
      </w:r>
      <w:r w:rsidR="00F27011" w:rsidRPr="00374ED4">
        <w:rPr>
          <w:rFonts w:cs="Times New Roman"/>
        </w:rPr>
        <w:t xml:space="preserve">, </w:t>
      </w:r>
      <w:r w:rsidR="008479F5" w:rsidRPr="00374ED4">
        <w:rPr>
          <w:rFonts w:cs="Times New Roman"/>
        </w:rPr>
        <w:t>psychologists</w:t>
      </w:r>
      <w:r w:rsidR="00F27011" w:rsidRPr="00374ED4">
        <w:rPr>
          <w:rFonts w:cs="Times New Roman"/>
        </w:rPr>
        <w:t xml:space="preserve"> and </w:t>
      </w:r>
      <w:r w:rsidR="00F47785" w:rsidRPr="00374ED4">
        <w:rPr>
          <w:rFonts w:cs="Times New Roman"/>
        </w:rPr>
        <w:t>philosophers have been strug</w:t>
      </w:r>
      <w:r w:rsidR="001C6D28" w:rsidRPr="00374ED4">
        <w:rPr>
          <w:rFonts w:cs="Times New Roman"/>
        </w:rPr>
        <w:t>gling to find the</w:t>
      </w:r>
      <w:r w:rsidR="00AF0EA7" w:rsidRPr="00374ED4">
        <w:rPr>
          <w:rFonts w:cs="Times New Roman"/>
        </w:rPr>
        <w:t xml:space="preserve"> actual reason behind happiness. The </w:t>
      </w:r>
      <w:r w:rsidR="00014D2B" w:rsidRPr="00374ED4">
        <w:rPr>
          <w:rFonts w:cs="Times New Roman"/>
        </w:rPr>
        <w:t>upcoming</w:t>
      </w:r>
      <w:r w:rsidR="00AF0EA7" w:rsidRPr="00374ED4">
        <w:rPr>
          <w:rFonts w:cs="Times New Roman"/>
        </w:rPr>
        <w:t xml:space="preserve"> details discuss the</w:t>
      </w:r>
      <w:r w:rsidR="00821BA9" w:rsidRPr="00374ED4">
        <w:rPr>
          <w:rFonts w:cs="Times New Roman"/>
        </w:rPr>
        <w:t xml:space="preserve"> theory of happiness presented by a successful researcher, Ed Diener</w:t>
      </w:r>
      <w:r w:rsidR="00071FE0" w:rsidRPr="00374ED4">
        <w:rPr>
          <w:rFonts w:cs="Times New Roman"/>
        </w:rPr>
        <w:t xml:space="preserve">, </w:t>
      </w:r>
      <w:r w:rsidR="006B313A" w:rsidRPr="00374ED4">
        <w:rPr>
          <w:rFonts w:cs="Times New Roman"/>
        </w:rPr>
        <w:t xml:space="preserve">and its comparison with what I personally </w:t>
      </w:r>
      <w:r w:rsidR="00910698" w:rsidRPr="00374ED4">
        <w:rPr>
          <w:rFonts w:cs="Times New Roman"/>
        </w:rPr>
        <w:t>believe</w:t>
      </w:r>
      <w:r w:rsidR="006B313A" w:rsidRPr="00374ED4">
        <w:rPr>
          <w:rFonts w:cs="Times New Roman"/>
        </w:rPr>
        <w:t xml:space="preserve"> happiness is. </w:t>
      </w:r>
    </w:p>
    <w:p w:rsidR="006244A3" w:rsidRDefault="00E82667" w:rsidP="00374ED4">
      <w:pPr>
        <w:spacing w:line="480" w:lineRule="auto"/>
        <w:rPr>
          <w:rFonts w:cs="Times New Roman"/>
          <w:b/>
        </w:rPr>
      </w:pPr>
      <w:r w:rsidRPr="00374ED4">
        <w:rPr>
          <w:rFonts w:cs="Times New Roman"/>
          <w:b/>
        </w:rPr>
        <w:t>Discussion</w:t>
      </w:r>
    </w:p>
    <w:p w:rsidR="00B23974" w:rsidRPr="006244A3" w:rsidRDefault="00F3652D" w:rsidP="00374ED4">
      <w:pPr>
        <w:spacing w:line="480" w:lineRule="auto"/>
        <w:rPr>
          <w:rFonts w:cs="Times New Roman"/>
          <w:b/>
        </w:rPr>
      </w:pPr>
      <w:r w:rsidRPr="00374ED4">
        <w:rPr>
          <w:rFonts w:cs="Times New Roman"/>
          <w:i/>
        </w:rPr>
        <w:t xml:space="preserve">Ed Diener’s </w:t>
      </w:r>
      <w:r w:rsidR="00912FE4" w:rsidRPr="00374ED4">
        <w:rPr>
          <w:rFonts w:cs="Times New Roman"/>
          <w:i/>
        </w:rPr>
        <w:t>Views about Happiness</w:t>
      </w:r>
    </w:p>
    <w:p w:rsidR="00AE4CE5" w:rsidRPr="00374ED4" w:rsidRDefault="007C3F76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tab/>
      </w:r>
      <w:r w:rsidRPr="00374ED4">
        <w:rPr>
          <w:rFonts w:cs="Times New Roman"/>
        </w:rPr>
        <w:tab/>
        <w:t>Ed Denier</w:t>
      </w:r>
      <w:r w:rsidR="004F546D" w:rsidRPr="00374ED4">
        <w:rPr>
          <w:rFonts w:cs="Times New Roman"/>
        </w:rPr>
        <w:t xml:space="preserve">, commonly known as </w:t>
      </w:r>
      <w:r w:rsidR="00761508" w:rsidRPr="00374ED4">
        <w:rPr>
          <w:rFonts w:cs="Times New Roman"/>
        </w:rPr>
        <w:t>“Dr</w:t>
      </w:r>
      <w:r w:rsidR="00574163" w:rsidRPr="00374ED4">
        <w:rPr>
          <w:rFonts w:cs="Times New Roman"/>
        </w:rPr>
        <w:t>.</w:t>
      </w:r>
      <w:r w:rsidR="00761508" w:rsidRPr="00374ED4">
        <w:rPr>
          <w:rFonts w:cs="Times New Roman"/>
        </w:rPr>
        <w:t xml:space="preserve"> Happiness”</w:t>
      </w:r>
      <w:r w:rsidR="003D0747" w:rsidRPr="00374ED4">
        <w:rPr>
          <w:rFonts w:cs="Times New Roman"/>
        </w:rPr>
        <w:t xml:space="preserve"> is a </w:t>
      </w:r>
      <w:r w:rsidR="00A42B63" w:rsidRPr="00374ED4">
        <w:rPr>
          <w:rFonts w:cs="Times New Roman"/>
        </w:rPr>
        <w:t>well-known</w:t>
      </w:r>
      <w:r w:rsidR="003D0747" w:rsidRPr="00374ED4">
        <w:rPr>
          <w:rFonts w:cs="Times New Roman"/>
        </w:rPr>
        <w:t xml:space="preserve"> researcher </w:t>
      </w:r>
      <w:r w:rsidR="00846621" w:rsidRPr="00374ED4">
        <w:rPr>
          <w:rFonts w:cs="Times New Roman"/>
        </w:rPr>
        <w:t xml:space="preserve">and </w:t>
      </w:r>
      <w:r w:rsidR="004C7E9F" w:rsidRPr="00374ED4">
        <w:rPr>
          <w:rFonts w:cs="Times New Roman"/>
        </w:rPr>
        <w:t xml:space="preserve">lecturer in the subject of positive psychology and has extensive research experience of more than </w:t>
      </w:r>
      <w:r w:rsidR="0054030A" w:rsidRPr="00374ED4">
        <w:rPr>
          <w:rFonts w:cs="Times New Roman"/>
        </w:rPr>
        <w:t>twenty</w:t>
      </w:r>
      <w:r w:rsidR="00574163" w:rsidRPr="00374ED4">
        <w:rPr>
          <w:rFonts w:cs="Times New Roman"/>
        </w:rPr>
        <w:t>-</w:t>
      </w:r>
      <w:r w:rsidR="004C7E9F" w:rsidRPr="00374ED4">
        <w:rPr>
          <w:rFonts w:cs="Times New Roman"/>
        </w:rPr>
        <w:t xml:space="preserve">five years </w:t>
      </w:r>
      <w:r w:rsidR="00241DD2" w:rsidRPr="00374ED4">
        <w:rPr>
          <w:rFonts w:cs="Times New Roman"/>
        </w:rPr>
        <w:t>on this topic. He</w:t>
      </w:r>
      <w:r w:rsidR="00AE4CE5" w:rsidRPr="00374ED4">
        <w:rPr>
          <w:rFonts w:cs="Times New Roman"/>
        </w:rPr>
        <w:t xml:space="preserve"> is </w:t>
      </w:r>
      <w:r w:rsidR="000D1A21" w:rsidRPr="00374ED4">
        <w:rPr>
          <w:rFonts w:cs="Times New Roman"/>
        </w:rPr>
        <w:t>also</w:t>
      </w:r>
      <w:r w:rsidR="00AE4CE5" w:rsidRPr="00374ED4">
        <w:rPr>
          <w:rFonts w:cs="Times New Roman"/>
        </w:rPr>
        <w:t xml:space="preserve"> the </w:t>
      </w:r>
      <w:r w:rsidR="00B10C0E" w:rsidRPr="00374ED4">
        <w:rPr>
          <w:rFonts w:cs="Times New Roman"/>
        </w:rPr>
        <w:t>coiner of</w:t>
      </w:r>
      <w:r w:rsidR="00285584" w:rsidRPr="00374ED4">
        <w:rPr>
          <w:rFonts w:cs="Times New Roman"/>
        </w:rPr>
        <w:t xml:space="preserve"> </w:t>
      </w:r>
      <w:r w:rsidR="00574163" w:rsidRPr="00374ED4">
        <w:rPr>
          <w:rFonts w:cs="Times New Roman"/>
        </w:rPr>
        <w:t xml:space="preserve">the </w:t>
      </w:r>
      <w:r w:rsidR="00285584" w:rsidRPr="00374ED4">
        <w:rPr>
          <w:rFonts w:cs="Times New Roman"/>
        </w:rPr>
        <w:t xml:space="preserve">term </w:t>
      </w:r>
      <w:r w:rsidR="002E1EAA" w:rsidRPr="00374ED4">
        <w:rPr>
          <w:rFonts w:cs="Times New Roman"/>
        </w:rPr>
        <w:t>“</w:t>
      </w:r>
      <w:r w:rsidR="002436E4" w:rsidRPr="00374ED4">
        <w:rPr>
          <w:rFonts w:cs="Times New Roman"/>
        </w:rPr>
        <w:t>S</w:t>
      </w:r>
      <w:r w:rsidR="003A0C9B" w:rsidRPr="00374ED4">
        <w:rPr>
          <w:rFonts w:cs="Times New Roman"/>
        </w:rPr>
        <w:t>ubjective Well Being</w:t>
      </w:r>
      <w:r w:rsidR="002E1EAA" w:rsidRPr="00374ED4">
        <w:rPr>
          <w:rFonts w:cs="Times New Roman"/>
        </w:rPr>
        <w:t>´</w:t>
      </w:r>
      <w:r w:rsidR="002436E4" w:rsidRPr="00374ED4">
        <w:rPr>
          <w:rFonts w:cs="Times New Roman"/>
        </w:rPr>
        <w:t xml:space="preserve"> or SWB, which </w:t>
      </w:r>
      <w:r w:rsidR="007B3394" w:rsidRPr="00374ED4">
        <w:rPr>
          <w:rFonts w:cs="Times New Roman"/>
        </w:rPr>
        <w:t>means</w:t>
      </w:r>
      <w:r w:rsidR="00910698" w:rsidRPr="00374ED4">
        <w:rPr>
          <w:rFonts w:cs="Times New Roman"/>
        </w:rPr>
        <w:t xml:space="preserve"> that </w:t>
      </w:r>
      <w:r w:rsidR="000D1A21" w:rsidRPr="00374ED4">
        <w:rPr>
          <w:rFonts w:cs="Times New Roman"/>
        </w:rPr>
        <w:t xml:space="preserve">happiness is a trait that can be empirically measured. </w:t>
      </w:r>
      <w:r w:rsidR="00B14E34" w:rsidRPr="00374ED4">
        <w:rPr>
          <w:rFonts w:cs="Times New Roman"/>
        </w:rPr>
        <w:t xml:space="preserve">Diener argues that the </w:t>
      </w:r>
      <w:r w:rsidR="003D0747" w:rsidRPr="00374ED4">
        <w:rPr>
          <w:rFonts w:cs="Times New Roman"/>
        </w:rPr>
        <w:t>aspect</w:t>
      </w:r>
      <w:r w:rsidR="00B14E34" w:rsidRPr="00374ED4">
        <w:rPr>
          <w:rFonts w:cs="Times New Roman"/>
        </w:rPr>
        <w:t xml:space="preserve"> of happiness is not </w:t>
      </w:r>
      <w:r w:rsidR="003D0747" w:rsidRPr="00374ED4">
        <w:rPr>
          <w:rFonts w:cs="Times New Roman"/>
        </w:rPr>
        <w:t>directly</w:t>
      </w:r>
      <w:r w:rsidR="00B14E34" w:rsidRPr="00374ED4">
        <w:rPr>
          <w:rFonts w:cs="Times New Roman"/>
        </w:rPr>
        <w:t xml:space="preserve"> related </w:t>
      </w:r>
      <w:r w:rsidR="003F3341" w:rsidRPr="00374ED4">
        <w:rPr>
          <w:rFonts w:cs="Times New Roman"/>
        </w:rPr>
        <w:t>to</w:t>
      </w:r>
      <w:r w:rsidR="00B14E34" w:rsidRPr="00374ED4">
        <w:rPr>
          <w:rFonts w:cs="Times New Roman"/>
        </w:rPr>
        <w:t xml:space="preserve"> </w:t>
      </w:r>
      <w:r w:rsidR="003F3341" w:rsidRPr="00374ED4">
        <w:rPr>
          <w:rFonts w:cs="Times New Roman"/>
        </w:rPr>
        <w:t>the</w:t>
      </w:r>
      <w:r w:rsidR="00B14E34" w:rsidRPr="00374ED4">
        <w:rPr>
          <w:rFonts w:cs="Times New Roman"/>
        </w:rPr>
        <w:t xml:space="preserve"> money or wealth of a person but to our social </w:t>
      </w:r>
      <w:r w:rsidR="00B14E34" w:rsidRPr="00374ED4">
        <w:rPr>
          <w:rFonts w:cs="Times New Roman"/>
        </w:rPr>
        <w:lastRenderedPageBreak/>
        <w:t>relation</w:t>
      </w:r>
      <w:r w:rsidR="00D14B74" w:rsidRPr="00374ED4">
        <w:rPr>
          <w:rFonts w:cs="Times New Roman"/>
        </w:rPr>
        <w:t>s. Dr</w:t>
      </w:r>
      <w:r w:rsidR="00574163" w:rsidRPr="00374ED4">
        <w:rPr>
          <w:rFonts w:cs="Times New Roman"/>
        </w:rPr>
        <w:t>.</w:t>
      </w:r>
      <w:r w:rsidR="00D14B74" w:rsidRPr="00374ED4">
        <w:rPr>
          <w:rFonts w:cs="Times New Roman"/>
        </w:rPr>
        <w:t xml:space="preserve"> H</w:t>
      </w:r>
      <w:r w:rsidR="00803204" w:rsidRPr="00374ED4">
        <w:rPr>
          <w:rFonts w:cs="Times New Roman"/>
        </w:rPr>
        <w:t xml:space="preserve">appiness states that humans are generally programmed to be happy, and even the </w:t>
      </w:r>
      <w:r w:rsidR="005327AE" w:rsidRPr="00374ED4">
        <w:rPr>
          <w:rFonts w:cs="Times New Roman"/>
        </w:rPr>
        <w:t xml:space="preserve">most </w:t>
      </w:r>
      <w:r w:rsidR="005204A0" w:rsidRPr="00374ED4">
        <w:rPr>
          <w:rFonts w:cs="Times New Roman"/>
        </w:rPr>
        <w:t>devastating</w:t>
      </w:r>
      <w:r w:rsidR="005327AE" w:rsidRPr="00374ED4">
        <w:rPr>
          <w:rFonts w:cs="Times New Roman"/>
        </w:rPr>
        <w:t xml:space="preserve"> situations like an </w:t>
      </w:r>
      <w:r w:rsidR="00D14B74" w:rsidRPr="00374ED4">
        <w:rPr>
          <w:rFonts w:cs="Times New Roman"/>
        </w:rPr>
        <w:t>accident</w:t>
      </w:r>
      <w:r w:rsidR="005327AE" w:rsidRPr="00374ED4">
        <w:rPr>
          <w:rFonts w:cs="Times New Roman"/>
        </w:rPr>
        <w:t xml:space="preserve"> or </w:t>
      </w:r>
      <w:r w:rsidR="006244A3" w:rsidRPr="00374ED4">
        <w:rPr>
          <w:rFonts w:cs="Times New Roman"/>
        </w:rPr>
        <w:t>tragedies make</w:t>
      </w:r>
      <w:r w:rsidR="005B6F21" w:rsidRPr="00374ED4">
        <w:rPr>
          <w:rFonts w:cs="Times New Roman"/>
        </w:rPr>
        <w:t xml:space="preserve"> them </w:t>
      </w:r>
      <w:r w:rsidR="006244A3">
        <w:rPr>
          <w:rFonts w:cs="Times New Roman"/>
        </w:rPr>
        <w:t>sad only temporarily</w:t>
      </w:r>
      <w:r w:rsidR="005B6F21" w:rsidRPr="00374ED4">
        <w:rPr>
          <w:rFonts w:cs="Times New Roman"/>
        </w:rPr>
        <w:t>.</w:t>
      </w:r>
      <w:r w:rsidR="00F20C3B" w:rsidRPr="00374ED4">
        <w:rPr>
          <w:rFonts w:cs="Times New Roman"/>
        </w:rPr>
        <w:t xml:space="preserve"> Diener has mentioned in his studies that </w:t>
      </w:r>
      <w:r w:rsidR="000C00CA" w:rsidRPr="00374ED4">
        <w:rPr>
          <w:rFonts w:cs="Times New Roman"/>
        </w:rPr>
        <w:t>although the level of income has increased significantly, the individuals belonging to well-o</w:t>
      </w:r>
      <w:r w:rsidR="006B2B7C" w:rsidRPr="00374ED4">
        <w:rPr>
          <w:rFonts w:cs="Times New Roman"/>
        </w:rPr>
        <w:t>ff families are not much happy</w:t>
      </w:r>
      <w:r w:rsidR="00574163" w:rsidRPr="00374ED4">
        <w:rPr>
          <w:rFonts w:cs="Times New Roman"/>
        </w:rPr>
        <w:t xml:space="preserve"> </w:t>
      </w:r>
      <w:r w:rsidR="00574163" w:rsidRPr="00374ED4">
        <w:rPr>
          <w:rFonts w:cs="Times New Roman"/>
        </w:rPr>
        <w:fldChar w:fldCharType="begin"/>
      </w:r>
      <w:r w:rsidR="00574163" w:rsidRPr="00374ED4">
        <w:rPr>
          <w:rFonts w:cs="Times New Roman"/>
        </w:rPr>
        <w:instrText xml:space="preserve"> ADDIN ZOTERO_ITEM CSL_CITATION {"citationID":"WFC6YYRP","properties":{"formattedCitation":"({\\i{}Diener and Happiness})","plainCitation":"(Diener and Happiness)","noteIndex":0},"citationItems":[{"id":22,"uris":["http://zotero.org/users/local/aDSOzgCJ/items/DW4EIY5L"],"uri":["http://zotero.org/users/local/aDSOzgCJ/items/DW4EIY5L"],"itemData":{"id":22,"type":"post-weblog","abstract":"Ed Diener, aka “Dr. Happiness” is a leading researcher in positive psychology who coined the expression “subjective well-being” or SWB as the aspect of happiness that can be empirically measured.","language":"en-US","title":"Diener and Happiness","URL":"https://www.pursuit-of-happiness.org/history-of-happiness/ed-diener/","accessed":{"date-parts":[["2020",1,28]]}}}],"schema":"https://github.com/citation-style-language/schema/raw/master/csl-citation.json"} </w:instrText>
      </w:r>
      <w:r w:rsidR="00574163" w:rsidRPr="00374ED4">
        <w:rPr>
          <w:rFonts w:cs="Times New Roman"/>
        </w:rPr>
        <w:fldChar w:fldCharType="separate"/>
      </w:r>
      <w:r w:rsidR="00574163" w:rsidRPr="00374ED4">
        <w:rPr>
          <w:rFonts w:cs="Times New Roman"/>
          <w:szCs w:val="24"/>
        </w:rPr>
        <w:t>(</w:t>
      </w:r>
      <w:r w:rsidR="00574163" w:rsidRPr="00374ED4">
        <w:rPr>
          <w:rFonts w:cs="Times New Roman"/>
          <w:i/>
          <w:iCs/>
          <w:szCs w:val="24"/>
        </w:rPr>
        <w:t>Diener and Happiness</w:t>
      </w:r>
      <w:r w:rsidR="00574163" w:rsidRPr="00374ED4">
        <w:rPr>
          <w:rFonts w:cs="Times New Roman"/>
          <w:szCs w:val="24"/>
        </w:rPr>
        <w:t>)</w:t>
      </w:r>
      <w:r w:rsidR="00574163" w:rsidRPr="00374ED4">
        <w:rPr>
          <w:rFonts w:cs="Times New Roman"/>
        </w:rPr>
        <w:fldChar w:fldCharType="end"/>
      </w:r>
      <w:r w:rsidR="006B2B7C" w:rsidRPr="00374ED4">
        <w:rPr>
          <w:rFonts w:cs="Times New Roman"/>
        </w:rPr>
        <w:t>.</w:t>
      </w:r>
      <w:r w:rsidR="005B6F21" w:rsidRPr="00374ED4">
        <w:rPr>
          <w:rFonts w:cs="Times New Roman"/>
        </w:rPr>
        <w:t xml:space="preserve"> </w:t>
      </w:r>
      <w:r w:rsidR="000F42A3" w:rsidRPr="00374ED4">
        <w:rPr>
          <w:rFonts w:cs="Times New Roman"/>
        </w:rPr>
        <w:t xml:space="preserve">It was observed from various experiments that people who had healthy social relationships were much happier as compared to the people who had high salaries but </w:t>
      </w:r>
      <w:r w:rsidR="006244A3">
        <w:rPr>
          <w:rFonts w:cs="Times New Roman"/>
        </w:rPr>
        <w:t xml:space="preserve">less social relations. </w:t>
      </w:r>
      <w:r w:rsidR="00A81AB0" w:rsidRPr="00374ED4">
        <w:rPr>
          <w:rFonts w:cs="Times New Roman"/>
        </w:rPr>
        <w:t xml:space="preserve"> </w:t>
      </w:r>
    </w:p>
    <w:p w:rsidR="00F3652D" w:rsidRPr="00374ED4" w:rsidRDefault="00A16716" w:rsidP="00374ED4">
      <w:pPr>
        <w:spacing w:line="480" w:lineRule="auto"/>
        <w:rPr>
          <w:rFonts w:cs="Times New Roman"/>
          <w:i/>
        </w:rPr>
      </w:pPr>
      <w:r w:rsidRPr="00374ED4">
        <w:rPr>
          <w:rFonts w:cs="Times New Roman"/>
          <w:i/>
        </w:rPr>
        <w:t>Personal Views about Happiness</w:t>
      </w:r>
    </w:p>
    <w:p w:rsidR="00C13E9D" w:rsidRPr="006244A3" w:rsidRDefault="006244A3" w:rsidP="00374ED4">
      <w:pPr>
        <w:spacing w:line="480" w:lineRule="auto"/>
        <w:rPr>
          <w:rFonts w:cs="Times New Roman"/>
        </w:rPr>
      </w:pPr>
      <w:r>
        <w:rPr>
          <w:rFonts w:cs="Times New Roman"/>
        </w:rPr>
        <w:t xml:space="preserve">                 </w:t>
      </w:r>
      <w:r w:rsidR="00EE3F9F" w:rsidRPr="00374ED4">
        <w:rPr>
          <w:rFonts w:cs="Times New Roman"/>
        </w:rPr>
        <w:t xml:space="preserve">I somewhat agree </w:t>
      </w:r>
      <w:r w:rsidR="00F4344D" w:rsidRPr="00374ED4">
        <w:rPr>
          <w:rFonts w:cs="Times New Roman"/>
        </w:rPr>
        <w:t>with</w:t>
      </w:r>
      <w:r w:rsidR="00EE3F9F" w:rsidRPr="00374ED4">
        <w:rPr>
          <w:rFonts w:cs="Times New Roman"/>
        </w:rPr>
        <w:t xml:space="preserve"> the </w:t>
      </w:r>
      <w:r w:rsidR="00C1477E" w:rsidRPr="00374ED4">
        <w:rPr>
          <w:rFonts w:cs="Times New Roman"/>
        </w:rPr>
        <w:t xml:space="preserve">concept of </w:t>
      </w:r>
      <w:r w:rsidR="008F0249" w:rsidRPr="00374ED4">
        <w:rPr>
          <w:rFonts w:cs="Times New Roman"/>
        </w:rPr>
        <w:t xml:space="preserve">happiness presented by </w:t>
      </w:r>
      <w:r w:rsidR="00E323CF" w:rsidRPr="00374ED4">
        <w:rPr>
          <w:rFonts w:cs="Times New Roman"/>
        </w:rPr>
        <w:t>Dr</w:t>
      </w:r>
      <w:r w:rsidR="00374ED4" w:rsidRPr="00374ED4">
        <w:rPr>
          <w:rFonts w:cs="Times New Roman"/>
        </w:rPr>
        <w:t>.</w:t>
      </w:r>
      <w:r w:rsidR="00E323CF" w:rsidRPr="00374ED4">
        <w:rPr>
          <w:rFonts w:cs="Times New Roman"/>
        </w:rPr>
        <w:t xml:space="preserve"> </w:t>
      </w:r>
      <w:r w:rsidR="007E7AE3" w:rsidRPr="00374ED4">
        <w:rPr>
          <w:rFonts w:cs="Times New Roman"/>
        </w:rPr>
        <w:t>Ed Diener</w:t>
      </w:r>
      <w:r w:rsidR="006B563B" w:rsidRPr="00374ED4">
        <w:rPr>
          <w:rFonts w:cs="Times New Roman"/>
        </w:rPr>
        <w:t xml:space="preserve"> but not completely. </w:t>
      </w:r>
      <w:r w:rsidR="003A7FAC" w:rsidRPr="00374ED4">
        <w:rPr>
          <w:rFonts w:cs="Times New Roman"/>
        </w:rPr>
        <w:t>In my opinion, the</w:t>
      </w:r>
      <w:r w:rsidR="00F77B18" w:rsidRPr="00374ED4">
        <w:rPr>
          <w:rFonts w:cs="Times New Roman"/>
        </w:rPr>
        <w:t xml:space="preserve"> actual reason of</w:t>
      </w:r>
      <w:r w:rsidR="003A7FAC" w:rsidRPr="00374ED4">
        <w:rPr>
          <w:rFonts w:cs="Times New Roman"/>
        </w:rPr>
        <w:t xml:space="preserve"> happiness</w:t>
      </w:r>
      <w:r w:rsidR="00F77B18" w:rsidRPr="00374ED4">
        <w:rPr>
          <w:rFonts w:cs="Times New Roman"/>
        </w:rPr>
        <w:t xml:space="preserve"> presented by </w:t>
      </w:r>
      <w:r w:rsidR="00BE72CA" w:rsidRPr="00374ED4">
        <w:rPr>
          <w:rFonts w:cs="Times New Roman"/>
        </w:rPr>
        <w:t xml:space="preserve">Ed Diener </w:t>
      </w:r>
      <w:r w:rsidR="00374ED4" w:rsidRPr="00374ED4">
        <w:rPr>
          <w:rFonts w:cs="Times New Roman"/>
        </w:rPr>
        <w:t>is</w:t>
      </w:r>
      <w:r w:rsidR="00BE72CA" w:rsidRPr="00374ED4">
        <w:rPr>
          <w:rFonts w:cs="Times New Roman"/>
        </w:rPr>
        <w:t xml:space="preserve"> social relations; spending time with people, esp</w:t>
      </w:r>
      <w:r w:rsidR="00AF0EA7" w:rsidRPr="00374ED4">
        <w:rPr>
          <w:rFonts w:cs="Times New Roman"/>
        </w:rPr>
        <w:t xml:space="preserve">ecially your family and friends, gives you great mental peace and </w:t>
      </w:r>
      <w:r w:rsidR="00043FC8" w:rsidRPr="00374ED4">
        <w:rPr>
          <w:rFonts w:cs="Times New Roman"/>
        </w:rPr>
        <w:t>satisfaction, stands to b</w:t>
      </w:r>
      <w:r w:rsidR="00BF3928" w:rsidRPr="00374ED4">
        <w:rPr>
          <w:rFonts w:cs="Times New Roman"/>
        </w:rPr>
        <w:t xml:space="preserve">e partially </w:t>
      </w:r>
      <w:r w:rsidR="00043FC8" w:rsidRPr="00374ED4">
        <w:rPr>
          <w:rFonts w:cs="Times New Roman"/>
        </w:rPr>
        <w:t>valid</w:t>
      </w:r>
      <w:r w:rsidR="00BF3928" w:rsidRPr="00374ED4">
        <w:rPr>
          <w:rFonts w:cs="Times New Roman"/>
        </w:rPr>
        <w:t xml:space="preserve">. </w:t>
      </w:r>
      <w:r w:rsidR="00B528D1" w:rsidRPr="00374ED4">
        <w:rPr>
          <w:rFonts w:cs="Times New Roman"/>
        </w:rPr>
        <w:t xml:space="preserve">The only way in </w:t>
      </w:r>
      <w:r w:rsidR="007B68DF" w:rsidRPr="00374ED4">
        <w:rPr>
          <w:rFonts w:cs="Times New Roman"/>
        </w:rPr>
        <w:t>which</w:t>
      </w:r>
      <w:r w:rsidR="001505CB" w:rsidRPr="00374ED4">
        <w:rPr>
          <w:rFonts w:cs="Times New Roman"/>
        </w:rPr>
        <w:t xml:space="preserve"> you can get happiness from</w:t>
      </w:r>
      <w:r w:rsidR="00B528D1" w:rsidRPr="00374ED4">
        <w:rPr>
          <w:rFonts w:cs="Times New Roman"/>
        </w:rPr>
        <w:t xml:space="preserve"> </w:t>
      </w:r>
      <w:r w:rsidR="007B68DF" w:rsidRPr="00374ED4">
        <w:rPr>
          <w:rFonts w:cs="Times New Roman"/>
        </w:rPr>
        <w:t xml:space="preserve">social relationships or </w:t>
      </w:r>
      <w:r w:rsidRPr="00374ED4">
        <w:rPr>
          <w:rFonts w:cs="Times New Roman"/>
        </w:rPr>
        <w:t>bonding</w:t>
      </w:r>
      <w:r w:rsidR="007B68DF" w:rsidRPr="00374ED4">
        <w:rPr>
          <w:rFonts w:cs="Times New Roman"/>
        </w:rPr>
        <w:t xml:space="preserve"> is </w:t>
      </w:r>
      <w:r w:rsidR="005C11AF" w:rsidRPr="00374ED4">
        <w:rPr>
          <w:rFonts w:cs="Times New Roman"/>
        </w:rPr>
        <w:t xml:space="preserve">that you do not expect anything </w:t>
      </w:r>
      <w:r w:rsidR="001F6D4E" w:rsidRPr="00374ED4">
        <w:rPr>
          <w:rFonts w:cs="Times New Roman"/>
        </w:rPr>
        <w:t xml:space="preserve">from the people, even your </w:t>
      </w:r>
      <w:r w:rsidR="003A0EE8" w:rsidRPr="00374ED4">
        <w:rPr>
          <w:rFonts w:cs="Times New Roman"/>
        </w:rPr>
        <w:t>friends</w:t>
      </w:r>
      <w:r w:rsidR="001F6D4E" w:rsidRPr="00374ED4">
        <w:rPr>
          <w:rFonts w:cs="Times New Roman"/>
        </w:rPr>
        <w:t xml:space="preserve"> and family. </w:t>
      </w:r>
      <w:r w:rsidR="00E161B2" w:rsidRPr="00374ED4">
        <w:rPr>
          <w:rFonts w:cs="Times New Roman"/>
        </w:rPr>
        <w:t xml:space="preserve">You can actually find </w:t>
      </w:r>
      <w:r w:rsidR="00615677" w:rsidRPr="00374ED4">
        <w:rPr>
          <w:rFonts w:cs="Times New Roman"/>
        </w:rPr>
        <w:t>happiness by finding or achieving</w:t>
      </w:r>
      <w:r w:rsidR="007E4627" w:rsidRPr="00374ED4">
        <w:rPr>
          <w:rFonts w:cs="Times New Roman"/>
        </w:rPr>
        <w:t xml:space="preserve"> a state of accomplishment. Happiness can </w:t>
      </w:r>
      <w:r w:rsidR="00416C38" w:rsidRPr="00374ED4">
        <w:rPr>
          <w:rFonts w:cs="Times New Roman"/>
        </w:rPr>
        <w:t>also</w:t>
      </w:r>
      <w:r w:rsidR="007E4627" w:rsidRPr="00374ED4">
        <w:rPr>
          <w:rFonts w:cs="Times New Roman"/>
        </w:rPr>
        <w:t xml:space="preserve"> be found in </w:t>
      </w:r>
      <w:r w:rsidR="002F7D03" w:rsidRPr="00374ED4">
        <w:rPr>
          <w:rFonts w:cs="Times New Roman"/>
        </w:rPr>
        <w:t xml:space="preserve">traveling or in the activities of </w:t>
      </w:r>
      <w:r w:rsidR="00374ED4" w:rsidRPr="00374ED4">
        <w:rPr>
          <w:rFonts w:cs="Times New Roman"/>
        </w:rPr>
        <w:t xml:space="preserve">the </w:t>
      </w:r>
      <w:r w:rsidR="002F7D03" w:rsidRPr="00374ED4">
        <w:rPr>
          <w:rFonts w:cs="Times New Roman"/>
        </w:rPr>
        <w:t xml:space="preserve">charity. </w:t>
      </w:r>
      <w:r w:rsidR="009B6BF9" w:rsidRPr="00374ED4">
        <w:rPr>
          <w:rFonts w:cs="Times New Roman"/>
        </w:rPr>
        <w:t xml:space="preserve">Such things not only give </w:t>
      </w:r>
      <w:r w:rsidR="00C13E9D" w:rsidRPr="00374ED4">
        <w:rPr>
          <w:rFonts w:cs="Times New Roman"/>
        </w:rPr>
        <w:t>peace</w:t>
      </w:r>
      <w:r w:rsidR="009B6BF9" w:rsidRPr="00374ED4">
        <w:rPr>
          <w:rFonts w:cs="Times New Roman"/>
        </w:rPr>
        <w:t xml:space="preserve"> to the mind but </w:t>
      </w:r>
      <w:r w:rsidR="00EA4BE7" w:rsidRPr="00374ED4">
        <w:rPr>
          <w:rFonts w:cs="Times New Roman"/>
        </w:rPr>
        <w:t xml:space="preserve">also relax your soul. </w:t>
      </w:r>
    </w:p>
    <w:p w:rsidR="00E82667" w:rsidRPr="00374ED4" w:rsidRDefault="00E82667" w:rsidP="00374ED4">
      <w:pPr>
        <w:spacing w:line="480" w:lineRule="auto"/>
        <w:rPr>
          <w:rFonts w:cs="Times New Roman"/>
          <w:b/>
          <w:u w:val="single"/>
        </w:rPr>
      </w:pPr>
      <w:r w:rsidRPr="00374ED4">
        <w:rPr>
          <w:rFonts w:cs="Times New Roman"/>
          <w:b/>
          <w:u w:val="single"/>
        </w:rPr>
        <w:t>Conclusion</w:t>
      </w:r>
    </w:p>
    <w:p w:rsidR="00574163" w:rsidRPr="00374ED4" w:rsidRDefault="00421310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tab/>
        <w:t>Hence, it can be concluded that</w:t>
      </w:r>
      <w:r w:rsidR="00F0130B" w:rsidRPr="00374ED4">
        <w:rPr>
          <w:rFonts w:cs="Times New Roman"/>
        </w:rPr>
        <w:t xml:space="preserve"> the </w:t>
      </w:r>
      <w:r w:rsidR="00F93417" w:rsidRPr="00374ED4">
        <w:rPr>
          <w:rFonts w:cs="Times New Roman"/>
        </w:rPr>
        <w:t>pursuit</w:t>
      </w:r>
      <w:r w:rsidR="00F0130B" w:rsidRPr="00374ED4">
        <w:rPr>
          <w:rFonts w:cs="Times New Roman"/>
        </w:rPr>
        <w:t xml:space="preserve"> of</w:t>
      </w:r>
      <w:r w:rsidRPr="00374ED4">
        <w:rPr>
          <w:rFonts w:cs="Times New Roman"/>
        </w:rPr>
        <w:t xml:space="preserve"> happiness is</w:t>
      </w:r>
      <w:r w:rsidR="00F0130B" w:rsidRPr="00374ED4">
        <w:rPr>
          <w:rFonts w:cs="Times New Roman"/>
        </w:rPr>
        <w:t xml:space="preserve"> not linked </w:t>
      </w:r>
      <w:r w:rsidR="006244A3">
        <w:rPr>
          <w:rFonts w:cs="Times New Roman"/>
        </w:rPr>
        <w:t>to any materialistic things or</w:t>
      </w:r>
      <w:bookmarkStart w:id="0" w:name="_GoBack"/>
      <w:bookmarkEnd w:id="0"/>
      <w:r w:rsidR="006244A3">
        <w:rPr>
          <w:rFonts w:cs="Times New Roman"/>
        </w:rPr>
        <w:t xml:space="preserve"> the </w:t>
      </w:r>
      <w:r w:rsidR="00EE3F9F" w:rsidRPr="00374ED4">
        <w:rPr>
          <w:rFonts w:cs="Times New Roman"/>
        </w:rPr>
        <w:t xml:space="preserve">wealth of a person. It is </w:t>
      </w:r>
      <w:r w:rsidR="008819CC" w:rsidRPr="00374ED4">
        <w:rPr>
          <w:rFonts w:cs="Times New Roman"/>
        </w:rPr>
        <w:t xml:space="preserve">a pursuit that can be obtained </w:t>
      </w:r>
      <w:r w:rsidR="002C02A3" w:rsidRPr="00374ED4">
        <w:rPr>
          <w:rFonts w:cs="Times New Roman"/>
        </w:rPr>
        <w:t>by self-accomplishment and</w:t>
      </w:r>
      <w:r w:rsidR="00110037" w:rsidRPr="00374ED4">
        <w:rPr>
          <w:rFonts w:cs="Times New Roman"/>
        </w:rPr>
        <w:t xml:space="preserve"> satisfaction. T</w:t>
      </w:r>
      <w:r w:rsidR="00EF693C" w:rsidRPr="00374ED4">
        <w:rPr>
          <w:rFonts w:cs="Times New Roman"/>
        </w:rPr>
        <w:t xml:space="preserve">he </w:t>
      </w:r>
      <w:r w:rsidR="00157B17" w:rsidRPr="00374ED4">
        <w:rPr>
          <w:rFonts w:cs="Times New Roman"/>
        </w:rPr>
        <w:t>aspect of self-satis</w:t>
      </w:r>
      <w:r w:rsidR="00417156" w:rsidRPr="00374ED4">
        <w:rPr>
          <w:rFonts w:cs="Times New Roman"/>
        </w:rPr>
        <w:t xml:space="preserve">faction can also be obtained by taking part in charitable </w:t>
      </w:r>
      <w:r w:rsidR="0094060B" w:rsidRPr="00374ED4">
        <w:rPr>
          <w:rFonts w:cs="Times New Roman"/>
        </w:rPr>
        <w:t>activities</w:t>
      </w:r>
      <w:r w:rsidR="000853B2" w:rsidRPr="00374ED4">
        <w:rPr>
          <w:rFonts w:cs="Times New Roman"/>
        </w:rPr>
        <w:t xml:space="preserve">, which also leads to happiness and </w:t>
      </w:r>
      <w:r w:rsidR="00374ED4" w:rsidRPr="00374ED4">
        <w:rPr>
          <w:rFonts w:cs="Times New Roman"/>
        </w:rPr>
        <w:t xml:space="preserve">a </w:t>
      </w:r>
      <w:r w:rsidR="000853B2" w:rsidRPr="00374ED4">
        <w:rPr>
          <w:rFonts w:cs="Times New Roman"/>
        </w:rPr>
        <w:t>sense of accomplishment. Spending time w</w:t>
      </w:r>
      <w:r w:rsidR="00A64D3C" w:rsidRPr="00374ED4">
        <w:rPr>
          <w:rFonts w:cs="Times New Roman"/>
        </w:rPr>
        <w:t xml:space="preserve">ith your loved ones </w:t>
      </w:r>
      <w:r w:rsidR="00BD2298" w:rsidRPr="00374ED4">
        <w:rPr>
          <w:rFonts w:cs="Times New Roman"/>
        </w:rPr>
        <w:t>also</w:t>
      </w:r>
      <w:r w:rsidR="00A64D3C" w:rsidRPr="00374ED4">
        <w:rPr>
          <w:rFonts w:cs="Times New Roman"/>
        </w:rPr>
        <w:t xml:space="preserve"> </w:t>
      </w:r>
      <w:r w:rsidR="00BD2298" w:rsidRPr="00374ED4">
        <w:rPr>
          <w:rFonts w:cs="Times New Roman"/>
        </w:rPr>
        <w:t xml:space="preserve">becomes a </w:t>
      </w:r>
      <w:r w:rsidR="00A64D3C" w:rsidRPr="00374ED4">
        <w:rPr>
          <w:rFonts w:cs="Times New Roman"/>
        </w:rPr>
        <w:t>cause</w:t>
      </w:r>
      <w:r w:rsidR="00524D54" w:rsidRPr="00374ED4">
        <w:rPr>
          <w:rFonts w:cs="Times New Roman"/>
        </w:rPr>
        <w:t xml:space="preserve"> of</w:t>
      </w:r>
      <w:r w:rsidR="00A64D3C" w:rsidRPr="00374ED4">
        <w:rPr>
          <w:rFonts w:cs="Times New Roman"/>
        </w:rPr>
        <w:t xml:space="preserve"> happiness and increases mental health</w:t>
      </w:r>
      <w:r w:rsidR="005E3E47" w:rsidRPr="00374ED4">
        <w:rPr>
          <w:rFonts w:cs="Times New Roman"/>
        </w:rPr>
        <w:t>.</w:t>
      </w:r>
    </w:p>
    <w:p w:rsidR="00574163" w:rsidRPr="00374ED4" w:rsidRDefault="00574163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br w:type="page"/>
      </w:r>
    </w:p>
    <w:p w:rsidR="006313F9" w:rsidRPr="00374ED4" w:rsidRDefault="00574163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lastRenderedPageBreak/>
        <w:t xml:space="preserve">Works Cited: </w:t>
      </w:r>
    </w:p>
    <w:p w:rsidR="00574163" w:rsidRPr="00374ED4" w:rsidRDefault="00574163" w:rsidP="00374ED4">
      <w:pPr>
        <w:pStyle w:val="Bibliography"/>
        <w:rPr>
          <w:rFonts w:cs="Times New Roman"/>
        </w:rPr>
      </w:pPr>
      <w:r w:rsidRPr="00374ED4">
        <w:rPr>
          <w:rFonts w:cs="Times New Roman"/>
        </w:rPr>
        <w:fldChar w:fldCharType="begin"/>
      </w:r>
      <w:r w:rsidRPr="00374ED4">
        <w:rPr>
          <w:rFonts w:cs="Times New Roman"/>
        </w:rPr>
        <w:instrText xml:space="preserve"> ADDIN ZOTERO_BIBL {"uncited":[],"omitted":[],"custom":[]} CSL_BIBLIOGRAPHY </w:instrText>
      </w:r>
      <w:r w:rsidRPr="00374ED4">
        <w:rPr>
          <w:rFonts w:cs="Times New Roman"/>
        </w:rPr>
        <w:fldChar w:fldCharType="separate"/>
      </w:r>
      <w:r w:rsidRPr="00374ED4">
        <w:rPr>
          <w:rFonts w:cs="Times New Roman"/>
          <w:i/>
          <w:iCs/>
        </w:rPr>
        <w:t>Diener and Happiness</w:t>
      </w:r>
      <w:r w:rsidRPr="00374ED4">
        <w:rPr>
          <w:rFonts w:cs="Times New Roman"/>
        </w:rPr>
        <w:t>. https://www.pursuit-of-happiness.org/history-of-happiness/ed-diener/. Accessed 28 Jan. 2020.</w:t>
      </w:r>
    </w:p>
    <w:p w:rsidR="00574163" w:rsidRPr="00374ED4" w:rsidRDefault="00574163" w:rsidP="00374ED4">
      <w:pPr>
        <w:spacing w:line="480" w:lineRule="auto"/>
        <w:rPr>
          <w:rFonts w:cs="Times New Roman"/>
        </w:rPr>
      </w:pPr>
      <w:r w:rsidRPr="00374ED4">
        <w:rPr>
          <w:rFonts w:cs="Times New Roman"/>
        </w:rPr>
        <w:fldChar w:fldCharType="end"/>
      </w:r>
    </w:p>
    <w:p w:rsidR="00574163" w:rsidRPr="00374ED4" w:rsidRDefault="00574163" w:rsidP="00374ED4">
      <w:pPr>
        <w:spacing w:line="480" w:lineRule="auto"/>
        <w:jc w:val="center"/>
        <w:rPr>
          <w:rFonts w:cs="Times New Roman"/>
        </w:rPr>
      </w:pPr>
    </w:p>
    <w:sectPr w:rsidR="00574163" w:rsidRPr="00374ED4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D2915" w:rsidRDefault="006D2915" w:rsidP="00574163">
      <w:pPr>
        <w:spacing w:after="0" w:line="240" w:lineRule="auto"/>
      </w:pPr>
      <w:r>
        <w:separator/>
      </w:r>
    </w:p>
  </w:endnote>
  <w:endnote w:type="continuationSeparator" w:id="0">
    <w:p w:rsidR="006D2915" w:rsidRDefault="006D2915" w:rsidP="005741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D2915" w:rsidRDefault="006D2915" w:rsidP="00574163">
      <w:pPr>
        <w:spacing w:after="0" w:line="240" w:lineRule="auto"/>
      </w:pPr>
      <w:r>
        <w:separator/>
      </w:r>
    </w:p>
  </w:footnote>
  <w:footnote w:type="continuationSeparator" w:id="0">
    <w:p w:rsidR="006D2915" w:rsidRDefault="006D2915" w:rsidP="0057416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4163" w:rsidRDefault="00574163">
    <w:pPr>
      <w:pStyle w:val="Header"/>
      <w:jc w:val="right"/>
    </w:pPr>
    <w:r>
      <w:t xml:space="preserve">Last Name  </w:t>
    </w:r>
    <w:sdt>
      <w:sdtPr>
        <w:id w:val="103878562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44A3">
          <w:rPr>
            <w:noProof/>
          </w:rPr>
          <w:t>3</w:t>
        </w:r>
        <w:r>
          <w:rPr>
            <w:noProof/>
          </w:rPr>
          <w:fldChar w:fldCharType="end"/>
        </w:r>
      </w:sdtContent>
    </w:sdt>
  </w:p>
  <w:p w:rsidR="00574163" w:rsidRDefault="0057416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zMDQwMjM1NLE0szRX0lEKTi0uzszPAykwrgUAPvgv5CwAAAA="/>
  </w:docVars>
  <w:rsids>
    <w:rsidRoot w:val="00892361"/>
    <w:rsid w:val="00013C20"/>
    <w:rsid w:val="00014D2B"/>
    <w:rsid w:val="00025F6C"/>
    <w:rsid w:val="00043FC8"/>
    <w:rsid w:val="00071FE0"/>
    <w:rsid w:val="000853B2"/>
    <w:rsid w:val="000C00CA"/>
    <w:rsid w:val="000C495A"/>
    <w:rsid w:val="000D1A21"/>
    <w:rsid w:val="000F42A3"/>
    <w:rsid w:val="00110037"/>
    <w:rsid w:val="00116CD8"/>
    <w:rsid w:val="00121F63"/>
    <w:rsid w:val="0013677A"/>
    <w:rsid w:val="001505CB"/>
    <w:rsid w:val="00157B17"/>
    <w:rsid w:val="001A3443"/>
    <w:rsid w:val="001C6D28"/>
    <w:rsid w:val="001C7016"/>
    <w:rsid w:val="001D3C2B"/>
    <w:rsid w:val="001D722F"/>
    <w:rsid w:val="001F6D4E"/>
    <w:rsid w:val="00241DD2"/>
    <w:rsid w:val="002436E4"/>
    <w:rsid w:val="00285584"/>
    <w:rsid w:val="00295EB8"/>
    <w:rsid w:val="002A773D"/>
    <w:rsid w:val="002C02A3"/>
    <w:rsid w:val="002E1EAA"/>
    <w:rsid w:val="002F7D03"/>
    <w:rsid w:val="003075F7"/>
    <w:rsid w:val="00310213"/>
    <w:rsid w:val="00343285"/>
    <w:rsid w:val="00351238"/>
    <w:rsid w:val="00372BD0"/>
    <w:rsid w:val="00374ED4"/>
    <w:rsid w:val="00380297"/>
    <w:rsid w:val="003A0C9B"/>
    <w:rsid w:val="003A0EE8"/>
    <w:rsid w:val="003A7FAC"/>
    <w:rsid w:val="003C3214"/>
    <w:rsid w:val="003D0747"/>
    <w:rsid w:val="003D20C7"/>
    <w:rsid w:val="003F0793"/>
    <w:rsid w:val="003F3341"/>
    <w:rsid w:val="00410F2D"/>
    <w:rsid w:val="00416C38"/>
    <w:rsid w:val="00417156"/>
    <w:rsid w:val="00421310"/>
    <w:rsid w:val="004C7E9F"/>
    <w:rsid w:val="004F546D"/>
    <w:rsid w:val="005204A0"/>
    <w:rsid w:val="00524D54"/>
    <w:rsid w:val="005327AE"/>
    <w:rsid w:val="0054030A"/>
    <w:rsid w:val="005621F2"/>
    <w:rsid w:val="00574163"/>
    <w:rsid w:val="005761DE"/>
    <w:rsid w:val="005804C6"/>
    <w:rsid w:val="005819E5"/>
    <w:rsid w:val="005A797E"/>
    <w:rsid w:val="005B6F21"/>
    <w:rsid w:val="005C11AF"/>
    <w:rsid w:val="005E3E47"/>
    <w:rsid w:val="005F54A2"/>
    <w:rsid w:val="00615677"/>
    <w:rsid w:val="006244A3"/>
    <w:rsid w:val="006313F9"/>
    <w:rsid w:val="006649B5"/>
    <w:rsid w:val="006B2B7C"/>
    <w:rsid w:val="006B313A"/>
    <w:rsid w:val="006B563B"/>
    <w:rsid w:val="006B5D8F"/>
    <w:rsid w:val="006C086C"/>
    <w:rsid w:val="006D2915"/>
    <w:rsid w:val="006E16BE"/>
    <w:rsid w:val="006F6718"/>
    <w:rsid w:val="00720EB0"/>
    <w:rsid w:val="00761508"/>
    <w:rsid w:val="00767331"/>
    <w:rsid w:val="00785FF6"/>
    <w:rsid w:val="007A5B52"/>
    <w:rsid w:val="007B3394"/>
    <w:rsid w:val="007B68DF"/>
    <w:rsid w:val="007C3F76"/>
    <w:rsid w:val="007E4627"/>
    <w:rsid w:val="007E7AE3"/>
    <w:rsid w:val="00801612"/>
    <w:rsid w:val="00803204"/>
    <w:rsid w:val="00821BA9"/>
    <w:rsid w:val="00846621"/>
    <w:rsid w:val="008479F5"/>
    <w:rsid w:val="008752B0"/>
    <w:rsid w:val="0087679B"/>
    <w:rsid w:val="008819CC"/>
    <w:rsid w:val="00892361"/>
    <w:rsid w:val="008E74FB"/>
    <w:rsid w:val="008E7623"/>
    <w:rsid w:val="008F0249"/>
    <w:rsid w:val="00900EA0"/>
    <w:rsid w:val="00910698"/>
    <w:rsid w:val="00912FE4"/>
    <w:rsid w:val="0094060B"/>
    <w:rsid w:val="009958B8"/>
    <w:rsid w:val="009961F5"/>
    <w:rsid w:val="009B6BF9"/>
    <w:rsid w:val="009C0707"/>
    <w:rsid w:val="00A16716"/>
    <w:rsid w:val="00A42B63"/>
    <w:rsid w:val="00A64D3C"/>
    <w:rsid w:val="00A81AB0"/>
    <w:rsid w:val="00AE4CE5"/>
    <w:rsid w:val="00AE50E5"/>
    <w:rsid w:val="00AF0EA7"/>
    <w:rsid w:val="00B10C0E"/>
    <w:rsid w:val="00B13939"/>
    <w:rsid w:val="00B14E34"/>
    <w:rsid w:val="00B22CA2"/>
    <w:rsid w:val="00B23974"/>
    <w:rsid w:val="00B528D1"/>
    <w:rsid w:val="00B71FDD"/>
    <w:rsid w:val="00BD2298"/>
    <w:rsid w:val="00BE72CA"/>
    <w:rsid w:val="00BF3928"/>
    <w:rsid w:val="00C13E9D"/>
    <w:rsid w:val="00C1477E"/>
    <w:rsid w:val="00C34FFE"/>
    <w:rsid w:val="00CA0F23"/>
    <w:rsid w:val="00D1411D"/>
    <w:rsid w:val="00D14B74"/>
    <w:rsid w:val="00D734DD"/>
    <w:rsid w:val="00E138E9"/>
    <w:rsid w:val="00E161B2"/>
    <w:rsid w:val="00E323CF"/>
    <w:rsid w:val="00E82667"/>
    <w:rsid w:val="00EA4BE7"/>
    <w:rsid w:val="00ED69DA"/>
    <w:rsid w:val="00EE3F9F"/>
    <w:rsid w:val="00EF693C"/>
    <w:rsid w:val="00F0130B"/>
    <w:rsid w:val="00F20C3B"/>
    <w:rsid w:val="00F27011"/>
    <w:rsid w:val="00F36381"/>
    <w:rsid w:val="00F3652D"/>
    <w:rsid w:val="00F4344D"/>
    <w:rsid w:val="00F441CE"/>
    <w:rsid w:val="00F47785"/>
    <w:rsid w:val="00F77B18"/>
    <w:rsid w:val="00F934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574163"/>
    <w:pPr>
      <w:spacing w:after="0" w:line="480" w:lineRule="auto"/>
      <w:ind w:left="720" w:hanging="720"/>
    </w:pPr>
  </w:style>
  <w:style w:type="paragraph" w:styleId="NoSpacing">
    <w:name w:val="No Spacing"/>
    <w:aliases w:val="No Indent"/>
    <w:uiPriority w:val="1"/>
    <w:qFormat/>
    <w:rsid w:val="00574163"/>
    <w:pPr>
      <w:spacing w:after="0" w:line="480" w:lineRule="auto"/>
    </w:pPr>
    <w:rPr>
      <w:rFonts w:asciiTheme="minorHAnsi" w:eastAsiaTheme="minorEastAsia" w:hAnsiTheme="minorHAnsi"/>
      <w:color w:val="auto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574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4163"/>
  </w:style>
  <w:style w:type="paragraph" w:styleId="Footer">
    <w:name w:val="footer"/>
    <w:basedOn w:val="Normal"/>
    <w:link w:val="FooterChar"/>
    <w:uiPriority w:val="99"/>
    <w:unhideWhenUsed/>
    <w:rsid w:val="00574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4163"/>
  </w:style>
  <w:style w:type="paragraph" w:styleId="BalloonText">
    <w:name w:val="Balloon Text"/>
    <w:basedOn w:val="Normal"/>
    <w:link w:val="BalloonTextChar"/>
    <w:uiPriority w:val="99"/>
    <w:semiHidden/>
    <w:unhideWhenUsed/>
    <w:rsid w:val="006244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44A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574163"/>
    <w:pPr>
      <w:spacing w:after="0" w:line="480" w:lineRule="auto"/>
      <w:ind w:left="720" w:hanging="720"/>
    </w:pPr>
  </w:style>
  <w:style w:type="paragraph" w:styleId="NoSpacing">
    <w:name w:val="No Spacing"/>
    <w:aliases w:val="No Indent"/>
    <w:uiPriority w:val="1"/>
    <w:qFormat/>
    <w:rsid w:val="00574163"/>
    <w:pPr>
      <w:spacing w:after="0" w:line="480" w:lineRule="auto"/>
    </w:pPr>
    <w:rPr>
      <w:rFonts w:asciiTheme="minorHAnsi" w:eastAsiaTheme="minorEastAsia" w:hAnsiTheme="minorHAnsi"/>
      <w:color w:val="auto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574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4163"/>
  </w:style>
  <w:style w:type="paragraph" w:styleId="Footer">
    <w:name w:val="footer"/>
    <w:basedOn w:val="Normal"/>
    <w:link w:val="FooterChar"/>
    <w:uiPriority w:val="99"/>
    <w:unhideWhenUsed/>
    <w:rsid w:val="00574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4163"/>
  </w:style>
  <w:style w:type="paragraph" w:styleId="BalloonText">
    <w:name w:val="Balloon Text"/>
    <w:basedOn w:val="Normal"/>
    <w:link w:val="BalloonTextChar"/>
    <w:uiPriority w:val="99"/>
    <w:semiHidden/>
    <w:unhideWhenUsed/>
    <w:rsid w:val="006244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44A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142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85A49E4DB5FB4BFB9E4E3661EF7B66C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DFAE48A-CA7D-42D8-B7B8-651B9EE1ADD1}"/>
      </w:docPartPr>
      <w:docPartBody>
        <w:p w:rsidR="00D93F70" w:rsidRDefault="00256562" w:rsidP="00256562">
          <w:pPr>
            <w:pStyle w:val="85A49E4DB5FB4BFB9E4E3661EF7B66C5"/>
          </w:pPr>
          <w:r>
            <w:t>Your Name</w:t>
          </w:r>
        </w:p>
      </w:docPartBody>
    </w:docPart>
    <w:docPart>
      <w:docPartPr>
        <w:name w:val="2C5EEA877D924CEDAE45696ED1853C9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AAB4BC-7CDE-476D-8D73-F7A7EF86E787}"/>
      </w:docPartPr>
      <w:docPartBody>
        <w:p w:rsidR="00D93F70" w:rsidRDefault="00256562" w:rsidP="00256562">
          <w:pPr>
            <w:pStyle w:val="2C5EEA877D924CEDAE45696ED1853C9D"/>
          </w:pPr>
          <w:r>
            <w:t>Instructor Name</w:t>
          </w:r>
        </w:p>
      </w:docPartBody>
    </w:docPart>
    <w:docPart>
      <w:docPartPr>
        <w:name w:val="5E475339BF5A477F85F87DB54BD999E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913035-D97E-4E7B-8DD1-ED56401C845F}"/>
      </w:docPartPr>
      <w:docPartBody>
        <w:p w:rsidR="00D93F70" w:rsidRDefault="00256562" w:rsidP="00256562">
          <w:pPr>
            <w:pStyle w:val="5E475339BF5A477F85F87DB54BD999E4"/>
          </w:pPr>
          <w:r>
            <w:t>Course Number</w:t>
          </w:r>
        </w:p>
      </w:docPartBody>
    </w:docPart>
    <w:docPart>
      <w:docPartPr>
        <w:name w:val="220B3F18DD2545A4AC7387205C3AEB6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9EE12E-F3DE-40CD-A5AE-2619E32F1E2B}"/>
      </w:docPartPr>
      <w:docPartBody>
        <w:p w:rsidR="00D93F70" w:rsidRDefault="00256562" w:rsidP="00256562">
          <w:pPr>
            <w:pStyle w:val="220B3F18DD2545A4AC7387205C3AEB6E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6562"/>
    <w:rsid w:val="000A2E3D"/>
    <w:rsid w:val="00256562"/>
    <w:rsid w:val="007F50A3"/>
    <w:rsid w:val="00D93F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5A49E4DB5FB4BFB9E4E3661EF7B66C5">
    <w:name w:val="85A49E4DB5FB4BFB9E4E3661EF7B66C5"/>
    <w:rsid w:val="00256562"/>
  </w:style>
  <w:style w:type="paragraph" w:customStyle="1" w:styleId="2C5EEA877D924CEDAE45696ED1853C9D">
    <w:name w:val="2C5EEA877D924CEDAE45696ED1853C9D"/>
    <w:rsid w:val="00256562"/>
  </w:style>
  <w:style w:type="paragraph" w:customStyle="1" w:styleId="5E475339BF5A477F85F87DB54BD999E4">
    <w:name w:val="5E475339BF5A477F85F87DB54BD999E4"/>
    <w:rsid w:val="00256562"/>
  </w:style>
  <w:style w:type="paragraph" w:customStyle="1" w:styleId="220B3F18DD2545A4AC7387205C3AEB6E">
    <w:name w:val="220B3F18DD2545A4AC7387205C3AEB6E"/>
    <w:rsid w:val="00256562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5A49E4DB5FB4BFB9E4E3661EF7B66C5">
    <w:name w:val="85A49E4DB5FB4BFB9E4E3661EF7B66C5"/>
    <w:rsid w:val="00256562"/>
  </w:style>
  <w:style w:type="paragraph" w:customStyle="1" w:styleId="2C5EEA877D924CEDAE45696ED1853C9D">
    <w:name w:val="2C5EEA877D924CEDAE45696ED1853C9D"/>
    <w:rsid w:val="00256562"/>
  </w:style>
  <w:style w:type="paragraph" w:customStyle="1" w:styleId="5E475339BF5A477F85F87DB54BD999E4">
    <w:name w:val="5E475339BF5A477F85F87DB54BD999E4"/>
    <w:rsid w:val="00256562"/>
  </w:style>
  <w:style w:type="paragraph" w:customStyle="1" w:styleId="220B3F18DD2545A4AC7387205C3AEB6E">
    <w:name w:val="220B3F18DD2545A4AC7387205C3AEB6E"/>
    <w:rsid w:val="0025656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44</Words>
  <Characters>367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ya</dc:creator>
  <cp:lastModifiedBy>morning</cp:lastModifiedBy>
  <cp:revision>2</cp:revision>
  <dcterms:created xsi:type="dcterms:W3CDTF">2020-01-28T12:32:00Z</dcterms:created>
  <dcterms:modified xsi:type="dcterms:W3CDTF">2020-01-28T1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PshLSmA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